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FA4B3F">
      <w:pPr>
        <w:jc w:val="both"/>
        <w:rPr>
          <w:rFonts w:ascii="Times New Roman" w:eastAsia="Times New Roman" w:hAnsi="Times New Roman" w:cs="Times New Roman"/>
          <w:color w:val="0070C0"/>
          <w:sz w:val="144"/>
          <w:szCs w:val="144"/>
        </w:rPr>
      </w:pPr>
    </w:p>
    <w:p w14:paraId="5FCCE5FA" w14:textId="1856C0BE" w:rsidR="00FA4B3F" w:rsidRPr="00976834" w:rsidRDefault="00FA4B3F" w:rsidP="00FA4B3F">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Default="00FA4B3F" w:rsidP="00FA4B3F">
      <w:pPr>
        <w:jc w:val="both"/>
        <w:rPr>
          <w:rFonts w:ascii="Times New Roman" w:eastAsia="Times New Roman" w:hAnsi="Times New Roman" w:cs="Times New Roman"/>
          <w:sz w:val="144"/>
          <w:szCs w:val="144"/>
        </w:rPr>
      </w:pPr>
    </w:p>
    <w:p w14:paraId="508250EC" w14:textId="25EA1812" w:rsidR="00FA4B3F" w:rsidRPr="00976834" w:rsidRDefault="00FA4B3F" w:rsidP="00FA4B3F">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FA4B3F">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24195D93" w:rsidR="00081C12" w:rsidRPr="00A01752" w:rsidRDefault="005E339E" w:rsidP="00FA4B3F">
      <w:pPr>
        <w:spacing w:line="360" w:lineRule="auto"/>
        <w:jc w:val="both"/>
        <w:rPr>
          <w:rFonts w:ascii="Times New Roman" w:hAnsi="Times New Roman" w:cs="Times New Roman"/>
          <w:color w:val="0070C0"/>
          <w:sz w:val="32"/>
          <w:szCs w:val="32"/>
        </w:rPr>
      </w:pPr>
      <w:r w:rsidRPr="00A01752">
        <w:rPr>
          <w:rFonts w:ascii="Times New Roman" w:hAnsi="Times New Roman" w:cs="Times New Roman"/>
          <w:color w:val="0070C0"/>
          <w:sz w:val="32"/>
          <w:szCs w:val="32"/>
        </w:rPr>
        <w:t>Background about g</w:t>
      </w:r>
      <w:r w:rsidR="00230BED" w:rsidRPr="00A01752">
        <w:rPr>
          <w:rFonts w:ascii="Times New Roman" w:hAnsi="Times New Roman" w:cs="Times New Roman"/>
          <w:color w:val="0070C0"/>
          <w:sz w:val="32"/>
          <w:szCs w:val="32"/>
        </w:rPr>
        <w:t>eneral methodologies</w:t>
      </w:r>
    </w:p>
    <w:p w14:paraId="515495E3" w14:textId="4B8C1FFC"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cal approach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exact methods are described precisely in each chapter, </w:t>
      </w:r>
      <w:r w:rsidR="006B1A3C">
        <w:rPr>
          <w:rFonts w:ascii="Times New Roman" w:hAnsi="Times New Roman" w:cs="Times New Roman"/>
          <w:sz w:val="24"/>
          <w:szCs w:val="24"/>
        </w:rPr>
        <w:t xml:space="preserve">several basic approaches were shared amongst the different projects. </w:t>
      </w:r>
      <w:r w:rsidR="003B4C19">
        <w:rPr>
          <w:rFonts w:ascii="Times New Roman" w:hAnsi="Times New Roman" w:cs="Times New Roman"/>
          <w:sz w:val="24"/>
          <w:szCs w:val="24"/>
        </w:rPr>
        <w:t xml:space="preserve">These methodologies provide the basis </w:t>
      </w:r>
      <w:r w:rsidR="00471D90">
        <w:rPr>
          <w:rFonts w:ascii="Times New Roman" w:hAnsi="Times New Roman" w:cs="Times New Roman"/>
          <w:sz w:val="24"/>
          <w:szCs w:val="24"/>
        </w:rPr>
        <w:t xml:space="preserve">for my research and include genome assessment analyses, cluster-based analysis, </w:t>
      </w:r>
      <w:r>
        <w:rPr>
          <w:rFonts w:ascii="Times New Roman" w:hAnsi="Times New Roman" w:cs="Times New Roman"/>
          <w:sz w:val="24"/>
          <w:szCs w:val="24"/>
        </w:rPr>
        <w:t>phylogenies,</w:t>
      </w:r>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Simakov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Simion et al. 2018; Waterhouse et al. 2018; Manni et al. 2021; Simakov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w:t>
      </w:r>
      <w:r w:rsidR="0061690D">
        <w:rPr>
          <w:rFonts w:ascii="Times New Roman" w:hAnsi="Times New Roman" w:cs="Times New Roman"/>
          <w:sz w:val="24"/>
          <w:szCs w:val="24"/>
        </w:rPr>
        <w:lastRenderedPageBreak/>
        <w:t xml:space="preserve">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only a piece of them is identified), missing BUSCOs (not identified), and duplicated 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w:t>
      </w:r>
      <w:proofErr w:type="gramStart"/>
      <w:r w:rsidR="00EE0A75">
        <w:rPr>
          <w:rFonts w:ascii="Times New Roman" w:hAnsi="Times New Roman" w:cs="Times New Roman"/>
          <w:sz w:val="24"/>
          <w:szCs w:val="24"/>
        </w:rPr>
        <w:t>are able to</w:t>
      </w:r>
      <w:proofErr w:type="gramEnd"/>
      <w:r w:rsidR="00EE0A75">
        <w:rPr>
          <w:rFonts w:ascii="Times New Roman" w:hAnsi="Times New Roman" w:cs="Times New Roman"/>
          <w:sz w:val="24"/>
          <w:szCs w:val="24"/>
        </w:rPr>
        <w:t xml:space="preserve"> capture the patterns in a set of sequences. In this case, the sequences are protein sequences from a set of “</w:t>
      </w:r>
      <w:proofErr w:type="spellStart"/>
      <w:r w:rsidR="00EE0A75">
        <w:rPr>
          <w:rFonts w:ascii="Times New Roman" w:hAnsi="Times New Roman" w:cs="Times New Roman"/>
          <w:sz w:val="24"/>
          <w:szCs w:val="24"/>
        </w:rPr>
        <w:t>benchmariking</w:t>
      </w:r>
      <w:proofErr w:type="spellEnd"/>
      <w:r w:rsidR="00EE0A75">
        <w:rPr>
          <w:rFonts w:ascii="Times New Roman" w:hAnsi="Times New Roman" w:cs="Times New Roman"/>
          <w:sz w:val="24"/>
          <w:szCs w:val="24"/>
        </w:rPr>
        <w:t xml:space="preserve">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w:t>
      </w:r>
      <w:proofErr w:type="gramStart"/>
      <w:r w:rsidR="00473FBF">
        <w:rPr>
          <w:rFonts w:ascii="Times New Roman" w:hAnsi="Times New Roman" w:cs="Times New Roman"/>
          <w:sz w:val="24"/>
          <w:szCs w:val="24"/>
        </w:rPr>
        <w:t>duplicated</w:t>
      </w:r>
      <w:proofErr w:type="gramEnd"/>
      <w:r w:rsidR="00473FBF">
        <w:rPr>
          <w:rFonts w:ascii="Times New Roman" w:hAnsi="Times New Roman" w:cs="Times New Roman"/>
          <w:sz w:val="24"/>
          <w:szCs w:val="24"/>
        </w:rPr>
        <w:t xml:space="preserve">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w:t>
      </w:r>
      <w:proofErr w:type="spellStart"/>
      <w:r w:rsidR="00A6466C">
        <w:rPr>
          <w:rFonts w:ascii="Times New Roman" w:hAnsi="Times New Roman" w:cs="Times New Roman"/>
          <w:sz w:val="24"/>
          <w:szCs w:val="24"/>
        </w:rPr>
        <w:t>of</w:t>
      </w:r>
      <w:proofErr w:type="spellEnd"/>
      <w:r w:rsidR="00A6466C">
        <w:rPr>
          <w:rFonts w:ascii="Times New Roman" w:hAnsi="Times New Roman" w:cs="Times New Roman"/>
          <w:sz w:val="24"/>
          <w:szCs w:val="24"/>
        </w:rPr>
        <w:t xml:space="preserve">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lastRenderedPageBreak/>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1C12"/>
    <w:rsid w:val="0008623C"/>
    <w:rsid w:val="000F496C"/>
    <w:rsid w:val="001548CF"/>
    <w:rsid w:val="00230BED"/>
    <w:rsid w:val="002322F7"/>
    <w:rsid w:val="00284512"/>
    <w:rsid w:val="00287F34"/>
    <w:rsid w:val="00292653"/>
    <w:rsid w:val="00295C2C"/>
    <w:rsid w:val="003B4C19"/>
    <w:rsid w:val="00447675"/>
    <w:rsid w:val="00471D90"/>
    <w:rsid w:val="00473FBF"/>
    <w:rsid w:val="004B268A"/>
    <w:rsid w:val="004D2FB4"/>
    <w:rsid w:val="00580DEB"/>
    <w:rsid w:val="00586A89"/>
    <w:rsid w:val="005E339E"/>
    <w:rsid w:val="00615C13"/>
    <w:rsid w:val="0061690D"/>
    <w:rsid w:val="00666B31"/>
    <w:rsid w:val="006707E0"/>
    <w:rsid w:val="006B1A3C"/>
    <w:rsid w:val="006C4A6E"/>
    <w:rsid w:val="00704768"/>
    <w:rsid w:val="007E3848"/>
    <w:rsid w:val="009474B7"/>
    <w:rsid w:val="009D2868"/>
    <w:rsid w:val="00A01752"/>
    <w:rsid w:val="00A6466C"/>
    <w:rsid w:val="00AD21D0"/>
    <w:rsid w:val="00AD22C7"/>
    <w:rsid w:val="00AF7ECA"/>
    <w:rsid w:val="00BC4C34"/>
    <w:rsid w:val="00C028B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TotalTime>
  <Pages>4</Pages>
  <Words>4065</Words>
  <Characters>23177</Characters>
  <Application>Microsoft Office Word</Application>
  <DocSecurity>0</DocSecurity>
  <Lines>193</Lines>
  <Paragraphs>54</Paragraphs>
  <ScaleCrop>false</ScaleCrop>
  <Company/>
  <LinksUpToDate>false</LinksUpToDate>
  <CharactersWithSpaces>2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9</cp:revision>
  <dcterms:created xsi:type="dcterms:W3CDTF">2023-07-13T15:25:00Z</dcterms:created>
  <dcterms:modified xsi:type="dcterms:W3CDTF">2023-10-10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